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2D720B" w:rsidRPr="002D720B" w:rsidRDefault="002D720B" w:rsidP="002D720B">
      <w:pPr>
        <w:rPr>
          <w:b/>
          <w:lang w:val="en-US"/>
        </w:rPr>
      </w:pPr>
      <w:r w:rsidRPr="002D720B">
        <w:rPr>
          <w:b/>
          <w:lang w:val="en-US"/>
        </w:rPr>
        <w:lastRenderedPageBreak/>
        <w:t>Abstract</w:t>
      </w:r>
    </w:p>
    <w:p w:rsidR="002D720B" w:rsidRDefault="002D720B" w:rsidP="002D720B">
      <w:pPr>
        <w:pStyle w:val="Text"/>
      </w:pPr>
      <w:r w:rsidRPr="002D720B">
        <w:t>It is our goal to implement an application, where a character will be controlled by the hand of the user. Two of his fingers are mapped to the legs of the in-game character. We want to find out, if the fingers can be mapped properly to the body and if this interaction technique feels natural to the user. To test our approach, we want to develop a simple jump-and-run-game, where the character, depending on the hand posture, runs, jumps, avoids obstacles moving left or right or ducks.</w:t>
      </w:r>
    </w:p>
    <w:p w:rsidR="002D720B" w:rsidRDefault="002D720B" w:rsidP="002D720B">
      <w:pPr>
        <w:rPr>
          <w:lang w:val="en-US"/>
        </w:rPr>
      </w:pPr>
      <w:bookmarkStart w:id="0" w:name="_GoBack"/>
      <w:bookmarkEnd w:id="0"/>
    </w:p>
    <w:p w:rsidR="002D720B" w:rsidRPr="00AF366E" w:rsidRDefault="002D720B" w:rsidP="002D720B">
      <w:pPr>
        <w:rPr>
          <w:color w:val="FF0000"/>
          <w:lang w:val="en-US"/>
        </w:rPr>
      </w:pPr>
      <w:r w:rsidRPr="00AF366E">
        <w:rPr>
          <w:color w:val="FF0000"/>
          <w:lang w:val="en-US"/>
        </w:rPr>
        <w:t>(10-12 lines)</w:t>
      </w:r>
    </w:p>
    <w:p w:rsidR="002D720B" w:rsidRDefault="002D720B" w:rsidP="002D720B">
      <w:pPr>
        <w:rPr>
          <w:lang w:val="en-US"/>
        </w:rPr>
      </w:pPr>
    </w:p>
    <w:p w:rsidR="002D720B" w:rsidRPr="006A2202" w:rsidRDefault="002D720B" w:rsidP="00C61711">
      <w:pPr>
        <w:pStyle w:val="berschriftschwarz"/>
        <w:rPr>
          <w:rStyle w:val="Fett"/>
          <w:b/>
        </w:rPr>
      </w:pPr>
      <w:r w:rsidRPr="006A2202">
        <w:rPr>
          <w:rStyle w:val="Fett"/>
          <w:b/>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Especially for the physically disabled people, who cannot use interaction devices like the Kinect properly, our idea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The authors of this paper thought about a technique, which allows the user to move in a VR-environment by walking in place. As so, motion sickness is reduced and this method is intuitive and immersive to the user</w:t>
      </w:r>
      <w:r w:rsidR="00746762">
        <w:t xml:space="preserve"> </w:t>
      </w:r>
      <w:r w:rsidR="00746762">
        <w:fldChar w:fldCharType="begin"/>
      </w:r>
      <w:r w:rsidR="00746762">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fldChar w:fldCharType="separate"/>
      </w:r>
      <w:bookmarkStart w:id="1" w:name="_CTVP00102235e11bdd846f889cfd734f70ff8f9"/>
      <w:r w:rsidR="00746762">
        <w:t>(</w:t>
      </w:r>
      <w:proofErr w:type="spellStart"/>
      <w:r w:rsidR="00746762">
        <w:t>Tregillus</w:t>
      </w:r>
      <w:proofErr w:type="spellEnd"/>
      <w:r w:rsidR="00746762">
        <w:t xml:space="preserve"> and </w:t>
      </w:r>
      <w:proofErr w:type="spellStart"/>
      <w:r w:rsidR="00746762">
        <w:t>Folmer</w:t>
      </w:r>
      <w:proofErr w:type="spellEnd"/>
      <w:r w:rsidR="00746762">
        <w:t>, 2016)</w:t>
      </w:r>
      <w:bookmarkEnd w:id="1"/>
      <w:r w:rsidR="00746762">
        <w:fldChar w:fldCharType="end"/>
      </w:r>
      <w:r w:rsidR="00C345AF">
        <w:t>.</w:t>
      </w:r>
    </w:p>
    <w:p w:rsidR="002D720B" w:rsidRDefault="002D720B" w:rsidP="002D720B">
      <w:pPr>
        <w:pStyle w:val="Text"/>
      </w:pPr>
      <w:r w:rsidRPr="002D720B">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t xml:space="preserve">Also, our application is not </w:t>
      </w:r>
      <w:r w:rsidR="00C345AF">
        <w:t>specialized</w:t>
      </w:r>
      <w:r>
        <w:t xml:space="preserve"> on VR Games.</w:t>
      </w:r>
    </w:p>
    <w:p w:rsidR="00C345AF" w:rsidRPr="00C345AF" w:rsidRDefault="00C345AF" w:rsidP="00C345AF">
      <w:pPr>
        <w:pStyle w:val="Text"/>
        <w:rPr>
          <w:bCs/>
        </w:rPr>
      </w:pPr>
      <w:proofErr w:type="gramStart"/>
      <w:r>
        <w:t>Furthermore</w:t>
      </w:r>
      <w:proofErr w:type="gramEnd"/>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2" w:name="_CTVP001bd568081b6dd49f3a3b3843270e149a1"/>
      <w:r w:rsidR="00746762">
        <w:rPr>
          <w:bCs/>
        </w:rPr>
        <w:t>(Lockwood and Singh, 2012)</w:t>
      </w:r>
      <w:bookmarkEnd w:id="2"/>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C345AF">
        <w:rPr>
          <w:bCs/>
        </w:rPr>
        <w:t>LeapMotion</w:t>
      </w:r>
      <w:proofErr w:type="spellEnd"/>
      <w:r w:rsidRPr="00C345AF">
        <w:rPr>
          <w:bCs/>
        </w:rPr>
        <w:t xml:space="preserve">, as so, we not only get the data of the finger tips, but from all the joints in the </w:t>
      </w:r>
      <w:proofErr w:type="gramStart"/>
      <w:r w:rsidRPr="00C345AF">
        <w:rPr>
          <w:bCs/>
        </w:rPr>
        <w:t>users</w:t>
      </w:r>
      <w:proofErr w:type="gramEnd"/>
      <w:r w:rsidRPr="00C345AF">
        <w:rPr>
          <w:bCs/>
        </w:rPr>
        <w:t xml:space="preserve"> hand. This gives us the opportunity to add multiple movements to our application instead of only using the walking movement. Also, </w:t>
      </w:r>
      <w:r w:rsidRPr="00C345AF">
        <w:rPr>
          <w:bCs/>
        </w:rPr>
        <w:lastRenderedPageBreak/>
        <w:t>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Default="00C345AF" w:rsidP="006A2202">
      <w:pPr>
        <w:pStyle w:val="berschriftschwarz"/>
      </w:pPr>
      <w: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proofErr w:type="gramStart"/>
      <w:r w:rsidRPr="006A2202">
        <w:t>idea</w:t>
      </w:r>
      <w:proofErr w:type="gramEnd"/>
      <w:r w:rsidRPr="006A2202">
        <w:t xml:space="preserve"> we want to create a jump and run game where the user has to control a character</w:t>
      </w:r>
      <w:r>
        <w:t xml:space="preserve">. </w:t>
      </w:r>
      <w:r w:rsidRPr="006A2202">
        <w:t xml:space="preserve">The goal is to avoid obstacles and reach </w:t>
      </w:r>
      <w:r>
        <w:t>a certain distance</w:t>
      </w:r>
      <w:r w:rsidRPr="006A2202">
        <w:t xml:space="preserve">. The camera is positioned slightly above and behind the character (see </w:t>
      </w:r>
      <w:r w:rsidR="00E528C5">
        <w:t>figure 1</w:t>
      </w:r>
      <w:r w:rsidRPr="006A2202">
        <w:t xml:space="preserve">). As so, not only the player can see the character and obstacles next to him but the stage which is positioned in relation to the setup of the </w:t>
      </w:r>
      <w:proofErr w:type="spellStart"/>
      <w:r w:rsidRPr="006A2202">
        <w:t>LeapMotion</w:t>
      </w:r>
      <w:proofErr w:type="spellEnd"/>
      <w:r w:rsidRPr="006A2202">
        <w:t xml:space="preserve"> and the board in the real world. The character seems to run from the bottom to the top.</w:t>
      </w:r>
      <w:r w:rsidRPr="006A2202">
        <w:rPr>
          <w:noProof/>
        </w:rPr>
        <w:t xml:space="preserve"> </w:t>
      </w:r>
    </w:p>
    <w:p w:rsidR="00E528C5" w:rsidRDefault="006A2202" w:rsidP="00E528C5">
      <w:pPr>
        <w:pStyle w:val="Text"/>
        <w:keepNext/>
      </w:pPr>
      <w:r>
        <w:rPr>
          <w:noProof/>
        </w:rPr>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E34D3D">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lastRenderedPageBreak/>
        <w:t>Setup</w:t>
      </w:r>
    </w:p>
    <w:p w:rsidR="00E528C5" w:rsidRDefault="00E34D3D" w:rsidP="00E528C5">
      <w:pPr>
        <w:pStyle w:val="Text"/>
      </w:pPr>
      <w:r>
        <w:rPr>
          <w:noProof/>
        </w:rPr>
        <mc:AlternateContent>
          <mc:Choice Requires="wps">
            <w:drawing>
              <wp:anchor distT="0" distB="0" distL="114300" distR="114300" simplePos="0" relativeHeight="251660288" behindDoc="0" locked="0" layoutInCell="1" allowOverlap="1" wp14:anchorId="05AED755" wp14:editId="1F8792C6">
                <wp:simplePos x="0" y="0"/>
                <wp:positionH relativeFrom="column">
                  <wp:posOffset>-18415</wp:posOffset>
                </wp:positionH>
                <wp:positionV relativeFrom="paragraph">
                  <wp:posOffset>5824855</wp:posOffset>
                </wp:positionV>
                <wp:extent cx="3242945" cy="635"/>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3242945" cy="635"/>
                        </a:xfrm>
                        <a:prstGeom prst="rect">
                          <a:avLst/>
                        </a:prstGeom>
                        <a:solidFill>
                          <a:prstClr val="white"/>
                        </a:solidFill>
                        <a:ln>
                          <a:noFill/>
                        </a:ln>
                      </wps:spPr>
                      <wps:txbx>
                        <w:txbxContent>
                          <w:p w:rsidR="00E34D3D" w:rsidRPr="0034495D" w:rsidRDefault="00E34D3D" w:rsidP="00E34D3D">
                            <w:pPr>
                              <w:pStyle w:val="Beschriftung"/>
                              <w:rPr>
                                <w:noProof/>
                                <w:lang w:val="en-US"/>
                              </w:rPr>
                            </w:pPr>
                            <w:r>
                              <w:t xml:space="preserve">Figure </w:t>
                            </w:r>
                            <w:fldSimple w:instr=" SEQ Figure \* ARABIC ">
                              <w:r>
                                <w:rPr>
                                  <w:noProof/>
                                </w:rPr>
                                <w:t>2</w:t>
                              </w:r>
                            </w:fldSimple>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AED755" id="_x0000_t202" coordsize="21600,21600" o:spt="202" path="m,l,21600r21600,l21600,xe">
                <v:stroke joinstyle="miter"/>
                <v:path gradientshapeok="t" o:connecttype="rect"/>
              </v:shapetype>
              <v:shape id="Textfeld 8" o:spid="_x0000_s1026" type="#_x0000_t202" style="position:absolute;margin-left:-1.45pt;margin-top:458.65pt;width:255.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" stroked="f">
                <v:textbox style="mso-fit-shape-to-text:t" inset="0,0,0,0">
                  <w:txbxContent>
                    <w:p w:rsidR="00E34D3D" w:rsidRPr="0034495D" w:rsidRDefault="00E34D3D" w:rsidP="00E34D3D">
                      <w:pPr>
                        <w:pStyle w:val="Beschriftung"/>
                        <w:rPr>
                          <w:noProof/>
                          <w:lang w:val="en-US"/>
                        </w:rPr>
                      </w:pPr>
                      <w:r>
                        <w:t xml:space="preserve">Figure </w:t>
                      </w:r>
                      <w:fldSimple w:instr=" SEQ Figure \* ARABIC ">
                        <w:r>
                          <w:rPr>
                            <w:noProof/>
                          </w:rPr>
                          <w:t>2</w:t>
                        </w:r>
                      </w:fldSimple>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1275715</wp:posOffset>
            </wp:positionH>
            <wp:positionV relativeFrom="paragraph">
              <wp:posOffset>1267460</wp:posOffset>
            </wp:positionV>
            <wp:extent cx="5757545" cy="324294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5757545" cy="3242945"/>
                    </a:xfrm>
                    <a:prstGeom prst="rect">
                      <a:avLst/>
                    </a:prstGeom>
                    <a:noFill/>
                    <a:ln>
                      <a:noFill/>
                    </a:ln>
                  </pic:spPr>
                </pic:pic>
              </a:graphicData>
            </a:graphic>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Default="00E528C5" w:rsidP="00E528C5">
      <w:pPr>
        <w:keepNext/>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E528C5" w:rsidRDefault="00E528C5" w:rsidP="006A2202">
      <w:pPr>
        <w:pStyle w:val="Text"/>
      </w:pPr>
      <w:r>
        <w:t>To control the character in the game, the player can use four different gestures:</w:t>
      </w:r>
    </w:p>
    <w:p w:rsidR="001474DE" w:rsidRDefault="001474DE" w:rsidP="006A2202">
      <w:pPr>
        <w:pStyle w:val="Text"/>
      </w:pP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the user </w:t>
      </w:r>
      <w:proofErr w:type="gramStart"/>
      <w:r>
        <w:t>has to</w:t>
      </w:r>
      <w:proofErr w:type="gramEnd"/>
      <w:r>
        <w:t xml:space="preserve"> lift up one of the “legs” (index or middle finger) </w:t>
      </w:r>
      <w:r>
        <w:t>vertically, while the other one moves down</w:t>
      </w:r>
      <w:r>
        <w:t>.</w:t>
      </w:r>
      <w:r>
        <w:t xml:space="preserve"> To continue walking, index and middle finger now </w:t>
      </w:r>
      <w:proofErr w:type="gramStart"/>
      <w:r>
        <w:t>have to</w:t>
      </w:r>
      <w:proofErr w:type="gramEnd"/>
      <w:r>
        <w:t xml:space="preserve"> change their position.</w:t>
      </w:r>
    </w:p>
    <w:p w:rsidR="001474DE" w:rsidRDefault="001474DE" w:rsidP="001474DE">
      <w:pPr>
        <w:pStyle w:val="Text"/>
      </w:pPr>
      <w:r>
        <w:rPr>
          <w:noProof/>
        </w:rPr>
        <w:lastRenderedPageBreak/>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p>
    <w:p w:rsidR="001474DE" w:rsidRDefault="001474DE" w:rsidP="001474DE">
      <w:pPr>
        <w:pStyle w:val="Text"/>
      </w:pPr>
      <w:r>
        <w:t xml:space="preserve">To pass an obstacle on the left or right side, the user </w:t>
      </w:r>
      <w:proofErr w:type="gramStart"/>
      <w:r>
        <w:t>has to</w:t>
      </w:r>
      <w:proofErr w:type="gramEnd"/>
      <w:r>
        <w:t xml:space="preserve"> rotate his hand to rotate the body of the character and as so change the walking direction, while doing the walking gesture.</w:t>
      </w:r>
    </w:p>
    <w:p w:rsidR="001474DE" w:rsidRDefault="001474DE" w:rsidP="001474DE">
      <w:pPr>
        <w:pStyle w:val="Text"/>
      </w:pPr>
      <w:r>
        <w:rPr>
          <w:noProof/>
        </w:rPr>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has to</w:t>
      </w:r>
      <w:proofErr w:type="gramEnd"/>
      <w:r>
        <w:t xml:space="preserve"> lift up both “legs”, so they don’t touch the</w:t>
      </w:r>
      <w:r>
        <w:t xml:space="preserve"> cardboard</w:t>
      </w:r>
      <w:r>
        <w:t xml:space="preserve"> anymore.</w:t>
      </w:r>
      <w:r>
        <w:t xml:space="preserve"> Then he </w:t>
      </w:r>
      <w:proofErr w:type="gramStart"/>
      <w:r>
        <w:t>has to</w:t>
      </w:r>
      <w:proofErr w:type="gramEnd"/>
      <w:r>
        <w:t xml:space="preserve"> return the fingertips their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lastRenderedPageBreak/>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936496" w:rsidRDefault="00936496" w:rsidP="00AF366E">
      <w:pPr>
        <w:pStyle w:val="berschriftschwarz"/>
      </w:pPr>
      <w:r>
        <w:t>Implementation</w:t>
      </w:r>
    </w:p>
    <w:p w:rsidR="00936496" w:rsidRDefault="00936496" w:rsidP="00AF366E">
      <w:pPr>
        <w:pStyle w:val="berschriftschwarz"/>
      </w:pPr>
      <w:r>
        <w:t>Evaluation</w:t>
      </w:r>
    </w:p>
    <w:p w:rsidR="00936496" w:rsidRDefault="00936496" w:rsidP="001474DE">
      <w:pPr>
        <w:pStyle w:val="Text"/>
      </w:pPr>
      <w:r>
        <w:t>Pros:</w:t>
      </w:r>
    </w:p>
    <w:p w:rsidR="00936496" w:rsidRDefault="00936496" w:rsidP="00936496">
      <w:pPr>
        <w:pStyle w:val="Text"/>
        <w:numPr>
          <w:ilvl w:val="0"/>
          <w:numId w:val="1"/>
        </w:numPr>
      </w:pPr>
      <w:r>
        <w:t>Intuitive</w:t>
      </w:r>
    </w:p>
    <w:p w:rsidR="00936496" w:rsidRDefault="00936496" w:rsidP="00936496">
      <w:pPr>
        <w:pStyle w:val="Text"/>
        <w:numPr>
          <w:ilvl w:val="0"/>
          <w:numId w:val="1"/>
        </w:numPr>
      </w:pPr>
      <w:r>
        <w:t>Fun</w:t>
      </w:r>
    </w:p>
    <w:p w:rsidR="00936496" w:rsidRDefault="00936496" w:rsidP="00936496">
      <w:pPr>
        <w:pStyle w:val="Text"/>
      </w:pPr>
      <w:r>
        <w:t>Cons:</w:t>
      </w:r>
    </w:p>
    <w:p w:rsidR="00936496" w:rsidRDefault="00936496" w:rsidP="00936496">
      <w:pPr>
        <w:pStyle w:val="Text"/>
        <w:numPr>
          <w:ilvl w:val="0"/>
          <w:numId w:val="1"/>
        </w:numPr>
      </w:pPr>
      <w:r>
        <w:t>Tiring for the hand</w:t>
      </w:r>
    </w:p>
    <w:p w:rsidR="00AF366E" w:rsidRDefault="003E7476" w:rsidP="00936496">
      <w:pPr>
        <w:pStyle w:val="Text"/>
        <w:numPr>
          <w:ilvl w:val="0"/>
          <w:numId w:val="1"/>
        </w:numPr>
      </w:pPr>
      <w:r>
        <w:t>The animation is not running smoothly yet</w:t>
      </w:r>
    </w:p>
    <w:p w:rsidR="00AF366E" w:rsidRDefault="00AF366E" w:rsidP="00AF366E">
      <w:pPr>
        <w:pStyle w:val="Text"/>
      </w:pPr>
    </w:p>
    <w:p w:rsidR="00AF366E" w:rsidRDefault="00AF366E" w:rsidP="00AF366E">
      <w:pPr>
        <w:pStyle w:val="berschriftschwarz"/>
      </w:pPr>
      <w:proofErr w:type="spellStart"/>
      <w:r>
        <w:t>Conclusion</w:t>
      </w:r>
      <w:proofErr w:type="spellEnd"/>
    </w:p>
    <w:p w:rsidR="00AF366E" w:rsidRDefault="00AF366E" w:rsidP="00AF366E">
      <w:pPr>
        <w:pStyle w:val="Text"/>
        <w:numPr>
          <w:ilvl w:val="0"/>
          <w:numId w:val="1"/>
        </w:numPr>
      </w:pPr>
      <w:r>
        <w:t>More visual feedback for the user -&gt; color while collision with obstacle</w:t>
      </w:r>
    </w:p>
    <w:p w:rsidR="00AF366E" w:rsidRDefault="00AF366E" w:rsidP="00AF366E">
      <w:pPr>
        <w:pStyle w:val="Text"/>
        <w:numPr>
          <w:ilvl w:val="0"/>
          <w:numId w:val="1"/>
        </w:numPr>
      </w:pPr>
      <w:r>
        <w:t>Comparison of the smoothness of different walking-calculation-algorithms</w:t>
      </w:r>
    </w:p>
    <w:p w:rsidR="00AF366E" w:rsidRDefault="00AF366E" w:rsidP="00AF366E">
      <w:pPr>
        <w:pStyle w:val="Text"/>
        <w:numPr>
          <w:ilvl w:val="0"/>
          <w:numId w:val="1"/>
        </w:numPr>
      </w:pPr>
      <w:r>
        <w:t>Are there other possibilities to use this interaction method? -&gt; football/skateboard game</w:t>
      </w:r>
    </w:p>
    <w:p w:rsidR="00936496" w:rsidRDefault="00624F15" w:rsidP="00AF366E">
      <w:pPr>
        <w:pStyle w:val="Text"/>
        <w:numPr>
          <w:ilvl w:val="0"/>
          <w:numId w:val="1"/>
        </w:numPr>
      </w:pPr>
      <w:r w:rsidRPr="006A2202">
        <w:br w:type="page"/>
      </w:r>
    </w:p>
    <w:p w:rsidR="00746762" w:rsidRPr="00746762" w:rsidRDefault="00746762" w:rsidP="00746762">
      <w:pPr>
        <w:pStyle w:val="CitaviBibliographyHeading"/>
        <w:rPr>
          <w:lang w:val="en-US"/>
        </w:rPr>
      </w:pPr>
      <w:r>
        <w:lastRenderedPageBreak/>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w:t>
      </w:r>
      <w:proofErr w:type="spellStart"/>
      <w:r w:rsidRPr="00746762">
        <w:rPr>
          <w:i/>
        </w:rPr>
        <w:t>Eurographics</w:t>
      </w:r>
      <w:proofErr w:type="spellEnd"/>
      <w:r w:rsidRPr="00746762">
        <w:rPr>
          <w:i/>
        </w:rPr>
        <w:t xml:space="preserve"> Symposium on Computer Animation</w:t>
      </w:r>
      <w:r w:rsidRPr="00746762">
        <w:t>, pp. 43–52.</w:t>
      </w:r>
    </w:p>
    <w:p w:rsidR="00746762" w:rsidRDefault="00746762" w:rsidP="00746762">
      <w:pPr>
        <w:pStyle w:val="CitaviBibliographyEntry"/>
      </w:pPr>
      <w:bookmarkStart w:id="5" w:name="_CTVL001f1f769366e1c4aa58a6bcacd1e6001b6"/>
      <w:proofErr w:type="spellStart"/>
      <w:r>
        <w:t>Tregillus</w:t>
      </w:r>
      <w:proofErr w:type="spellEnd"/>
      <w:r>
        <w:t xml:space="preserve">, S., and </w:t>
      </w:r>
      <w:proofErr w:type="spellStart"/>
      <w:r>
        <w:t>Folmer</w:t>
      </w:r>
      <w:proofErr w:type="spellEnd"/>
      <w:r>
        <w:t>,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20B"/>
    <w:rsid w:val="001474DE"/>
    <w:rsid w:val="002D720B"/>
    <w:rsid w:val="00330A49"/>
    <w:rsid w:val="003E7476"/>
    <w:rsid w:val="00624F15"/>
    <w:rsid w:val="006A2202"/>
    <w:rsid w:val="00746762"/>
    <w:rsid w:val="00936496"/>
    <w:rsid w:val="00AF366E"/>
    <w:rsid w:val="00C1248A"/>
    <w:rsid w:val="00C345AF"/>
    <w:rsid w:val="00C61711"/>
    <w:rsid w:val="00E34D3D"/>
    <w:rsid w:val="00E528C5"/>
    <w:rsid w:val="00F20195"/>
    <w:rsid w:val="00F632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D86C7F"/>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jpe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037</Words>
  <Characters>12834</Characters>
  <Application>Microsoft Office Word</Application>
  <DocSecurity>0</DocSecurity>
  <Lines>106</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Dani</cp:lastModifiedBy>
  <cp:revision>8</cp:revision>
  <dcterms:created xsi:type="dcterms:W3CDTF">2018-02-01T08:06:00Z</dcterms:created>
  <dcterms:modified xsi:type="dcterms:W3CDTF">2018-02-0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